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52E8D51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45F051B0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14:paraId="2F7AB10B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0E6C040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2F2C9F06" w14:textId="77777777" w:rsidTr="00821BA2">
        <w:tc>
          <w:tcPr>
            <w:tcW w:w="9350" w:type="dxa"/>
          </w:tcPr>
          <w:p w14:paraId="7F6A1523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23B9E145" w14:textId="041301F9" w:rsidR="00974F1C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683F69D9" w14:textId="3FEA714A" w:rsidR="009D297D" w:rsidRDefault="009D297D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3A345484" w14:textId="77777777" w:rsidR="009D297D" w:rsidRDefault="009D297D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  <w:p w14:paraId="5F06B17D" w14:textId="4C13ABC1" w:rsidR="009D297D" w:rsidRPr="009D297D" w:rsidRDefault="009D297D" w:rsidP="009D297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9D297D">
              <w:rPr>
                <w:rFonts w:ascii="Times New Roman" w:hAnsi="Times New Roman" w:cs="Times New Roman"/>
                <w:noProof/>
                <w:sz w:val="24"/>
                <w:szCs w:val="24"/>
              </w:rPr>
              <w:t>Use the "Insert Citation" button to add citations to this document.</w:t>
            </w:r>
          </w:p>
          <w:p w14:paraId="3D31CB08" w14:textId="6C09B939" w:rsidR="009D297D" w:rsidRDefault="009D297D" w:rsidP="009D297D">
            <w:pPr>
              <w:spacing w:line="312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  <w:p w14:paraId="5FBF339E" w14:textId="4A699AF2" w:rsidR="009D297D" w:rsidRPr="009D297D" w:rsidRDefault="009D297D" w:rsidP="009D297D">
            <w:pPr>
              <w:widowControl w:val="0"/>
              <w:autoSpaceDE w:val="0"/>
              <w:autoSpaceDN w:val="0"/>
              <w:adjustRightInd w:val="0"/>
              <w:rPr>
                <w:rFonts w:ascii="Times New Roman" w:hAnsi="Times New Roman" w:cs="Times New Roman"/>
                <w:noProof/>
                <w:sz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instrText xml:space="preserve">ADDIN Mendeley Bibliography CSL_BIBLIOGRAPHY </w:instrTex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separate"/>
            </w:r>
            <w:r w:rsidRPr="009D297D">
              <w:rPr>
                <w:rFonts w:ascii="Times New Roman" w:hAnsi="Times New Roman" w:cs="Times New Roman"/>
                <w:noProof/>
                <w:sz w:val="24"/>
                <w:szCs w:val="24"/>
              </w:rPr>
              <w:t>Use the "Insert Citation" button to add citations to this document.</w:t>
            </w:r>
          </w:p>
          <w:p w14:paraId="7A160878" w14:textId="38497C0F" w:rsidR="009D297D" w:rsidRPr="008D1AF7" w:rsidRDefault="009D297D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fldChar w:fldCharType="end"/>
            </w:r>
          </w:p>
          <w:p w14:paraId="05612D4B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14:paraId="7C1340BA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09A71F67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6B6C6165" w14:textId="5D96E9A2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018DCC70" w14:textId="37E89D56" w:rsidR="009D297D" w:rsidRDefault="009D297D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1E8AC01" w14:textId="77777777" w:rsidR="009D297D" w:rsidRDefault="009D297D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7E15BA0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B84CD62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10C814A7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66CCFB4B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60D16807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C90B114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35E6329E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5B30B5E2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14:paraId="76BE7AD0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047A63FE" w14:textId="77777777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665AC670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437B953F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77197490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2699C0F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38D4302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Lalu</w:t>
            </w:r>
          </w:p>
          <w:p w14:paraId="0D509E2A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lastRenderedPageBreak/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68D05D3D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Kompas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14:paraId="1C95DEE7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3C95136B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3E16BEFF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09AA0F49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5C192468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4B968F29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9FEE884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732AFADF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52E744EE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0D4C4B7C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14:paraId="42F8928A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51A7E57" w14:textId="77777777"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46DB102" w14:textId="77777777"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DDD8869" w14:textId="2E85BA4D" w:rsidR="00924DF5" w:rsidRDefault="00924DF5"/>
    <w:p w14:paraId="5B48F536" w14:textId="77777777" w:rsidR="009D297D" w:rsidRDefault="009D297D"/>
    <w:sectPr w:rsidR="009D297D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4F1C"/>
    <w:rsid w:val="0012251A"/>
    <w:rsid w:val="003D0BA1"/>
    <w:rsid w:val="0042167F"/>
    <w:rsid w:val="00924DF5"/>
    <w:rsid w:val="00974F1C"/>
    <w:rsid w:val="009D29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003E4ED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51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05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304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69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62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5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46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590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Jon10</b:Tag>
    <b:SourceType>Book</b:SourceType>
    <b:Guid>{055D8A0C-9F14-407C-98A9-4E59CAFAE03A}</b:Guid>
    <b:Author>
      <b:Author>
        <b:NameList>
          <b:Person>
            <b:Last>Wong</b:Last>
            <b:First>Jony</b:First>
          </b:Person>
        </b:NameList>
      </b:Author>
    </b:Author>
    <b:Title>Internet marketing for beginners</b:Title>
    <b:Year>2010</b:Year>
    <b:City>Jakarta</b:City>
    <b:Publisher>Elex Media Komputindo</b:Publisher>
    <b:RefOrder>2</b:RefOrder>
  </b:Source>
  <b:Source>
    <b:Tag>Jef16</b:Tag>
    <b:SourceType>Book</b:SourceType>
    <b:Guid>{B3595B90-1261-48AC-9A67-46C0C744B8FA}</b:Guid>
    <b:Author>
      <b:Author>
        <b:NameList>
          <b:Person>
            <b:Last>Helianthusonfri</b:Last>
            <b:First>Jefferly</b:First>
          </b:Person>
        </b:NameList>
      </b:Author>
    </b:Author>
    <b:Title>Facebook Marketing</b:Title>
    <b:Year>2016</b:Year>
    <b:City>Jakarta</b:City>
    <b:Publisher>Elex Media Komputindo</b:Publisher>
    <b:RefOrder>3</b:RefOrder>
  </b:Source>
  <b:Source>
    <b:Tag>Azh05</b:Tag>
    <b:SourceType>Book</b:SourceType>
    <b:Guid>{9D86CEF4-1D12-444E-B490-A774DE35A2B0}</b:Guid>
    <b:Author>
      <b:Author>
        <b:NameList>
          <b:Person>
            <b:Last>Azhar</b:Last>
            <b:Middle>Nur</b:Middle>
            <b:First>Tauhid</b:First>
          </b:Person>
          <b:Person>
            <b:Last>Trim</b:Last>
            <b:First>Bambang</b:First>
          </b:Person>
        </b:NameList>
      </b:Author>
    </b:Author>
    <b:Title>Jangan ke Dokter Lagi: Keajaiban sistem imun dan kiat menghalau penyakit</b:Title>
    <b:Year>2005</b:Year>
    <b:City>Bandung</b:City>
    <b:Publisher>MQ Publishing</b:Publisher>
    <b:RefOrder>4</b:RefOrder>
  </b:Source>
  <b:Source>
    <b:Tag>Osb93</b:Tag>
    <b:SourceType>Book</b:SourceType>
    <b:Guid>{291C698C-B596-45DB-AFE7-E92E2639780B}</b:Guid>
    <b:Title>Kiat berbicara di Depan Umum Untuk Eksekutif</b:Title>
    <b:Year>1993</b:Year>
    <b:City>Jakarta</b:City>
    <b:Publisher>Bumi Aksara</b:Publisher>
    <b:Author>
      <b:Author>
        <b:NameList>
          <b:Person>
            <b:Last>Osborne</b:Last>
            <b:Middle>W</b:Middle>
            <b:First>John</b:First>
          </b:Person>
        </b:NameList>
      </b:Author>
    </b:Author>
    <b:RefOrder>5</b:RefOrder>
  </b:Source>
  <b:Source>
    <b:Tag>Arr14</b:Tag>
    <b:SourceType>Book</b:SourceType>
    <b:Guid>{8439903F-7DBE-48F1-8166-2E0B070043D4}</b:Guid>
    <b:Author>
      <b:Author>
        <b:NameList>
          <b:Person>
            <b:Last>Arradon</b:Last>
            <b:First>Issabelee</b:First>
          </b:Person>
        </b:NameList>
      </b:Author>
    </b:Author>
    <b:Title>Aceh, Contoh Penyelesaian Kejahatan Masa Lalu</b:Title>
    <b:Year>2014</b:Year>
    <b:Publisher>Kompas</b:Publisher>
    <b:RefOrder>1</b:RefOrder>
  </b:Source>
  <b:Source>
    <b:Tag>Bam11</b:Tag>
    <b:SourceType>Book</b:SourceType>
    <b:Guid>{6783BB86-228C-4412-A26F-FC7B51D4F898}</b:Guid>
    <b:Author>
      <b:Author>
        <b:NameList>
          <b:Person>
            <b:Last>Trim</b:Last>
            <b:First>Bambang</b:First>
          </b:Person>
        </b:NameList>
      </b:Author>
    </b:Author>
    <b:Title>The art of Stimulating Idea: Jurus mendulang ide dan Insaf agar kaya di Jalan Menulis</b:Title>
    <b:Year>2011</b:Year>
    <b:City>Solo</b:City>
    <b:Publisher>Metagraf</b:Publisher>
    <b:RefOrder>6</b:RefOrder>
  </b:Source>
  <b:Source>
    <b:Tag>Bam111</b:Tag>
    <b:SourceType>Book</b:SourceType>
    <b:Guid>{73D6594A-9009-4ED6-8441-7ECF3CB8AF6F}</b:Guid>
    <b:Author>
      <b:Author>
        <b:NameList>
          <b:Person>
            <b:Last>Trim</b:Last>
            <b:First>Bambang</b:First>
          </b:Person>
        </b:NameList>
      </b:Author>
    </b:Author>
    <b:Title>Muhammad Effect: Getaran yang dirindukan dan ditakuti</b:Title>
    <b:Year>2011</b:Year>
    <b:City>Solo</b:City>
    <b:Publisher>TInta Medina</b:Publisher>
    <b:RefOrder>7</b:RefOrder>
  </b:Source>
</b:Sources>
</file>

<file path=customXml/itemProps1.xml><?xml version="1.0" encoding="utf-8"?>
<ds:datastoreItem xmlns:ds="http://schemas.openxmlformats.org/officeDocument/2006/customXml" ds:itemID="{BCB4107C-280D-404F-A991-38D3276ED1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</TotalTime>
  <Pages>2</Pages>
  <Words>212</Words>
  <Characters>1211</Characters>
  <Application>Microsoft Office Word</Application>
  <DocSecurity>0</DocSecurity>
  <Lines>10</Lines>
  <Paragraphs>2</Paragraphs>
  <ScaleCrop>false</ScaleCrop>
  <Company/>
  <LinksUpToDate>false</LinksUpToDate>
  <CharactersWithSpaces>1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Agung Gita Subakti</cp:lastModifiedBy>
  <cp:revision>3</cp:revision>
  <dcterms:created xsi:type="dcterms:W3CDTF">2021-08-14T05:40:00Z</dcterms:created>
  <dcterms:modified xsi:type="dcterms:W3CDTF">2021-08-14T0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a705793-314d-32ba-9b75-9fb646323b75</vt:lpwstr>
  </property>
  <property fmtid="{D5CDD505-2E9C-101B-9397-08002B2CF9AE}" pid="4" name="Mendeley Citation Style_1">
    <vt:lpwstr>http://csl.mendeley.com/styles/474539131/agung-gita-subakti</vt:lpwstr>
  </property>
</Properties>
</file>